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45DF" w:rsidRPr="00594561" w:rsidRDefault="00C045DF"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C045DF" w:rsidRPr="00594561" w:rsidRDefault="00C045DF"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246EFB">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714CFC2"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C045DF" w:rsidRDefault="00C045DF"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C045DF" w:rsidRDefault="00C045DF"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C045DF" w:rsidRDefault="00C045DF"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C045DF" w:rsidRDefault="00C045DF"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C045DF" w:rsidRDefault="00C045DF"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C045DF" w:rsidRDefault="00C045DF"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C045DF" w:rsidRDefault="00C045DF"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C045DF" w:rsidRDefault="00C045DF"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C045DF" w:rsidRDefault="00C045DF"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C045DF" w:rsidRDefault="00C045DF"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C045DF" w:rsidRDefault="00C045DF"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C045DF" w:rsidRDefault="00C045DF"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C045DF" w:rsidRDefault="00C045DF"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C045DF" w:rsidRDefault="00C045DF"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C045DF" w:rsidRDefault="00C045DF"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C045DF" w:rsidRDefault="00C045DF"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hich was attached to the </w:t>
      </w:r>
      <w:proofErr w:type="gramStart"/>
      <w:r w:rsidR="00DF4811">
        <w:t>cross girder</w:t>
      </w:r>
      <w:proofErr w:type="gramEnd"/>
      <w:r w:rsidR="00DF4811">
        <w:t xml:space="preserve"> element nodes with a rigid link.  </w:t>
      </w:r>
      <w:r w:rsidR="00D86F55">
        <w:t xml:space="preserve">The following table summarizes the boundary conditions </w:t>
      </w:r>
      <w:r w:rsidR="00DF4811">
        <w:t>applied to the</w:t>
      </w:r>
      <w:r w:rsidR="00D667A7">
        <w:t xml:space="preserve"> cross </w:t>
      </w:r>
      <w:proofErr w:type="gramStart"/>
      <w:r w:rsidR="00D667A7">
        <w:t>girders</w:t>
      </w:r>
      <w:r w:rsidR="00DF4811">
        <w:t xml:space="preserve"> </w:t>
      </w:r>
      <w:r w:rsidR="00D86F55">
        <w:t>.</w:t>
      </w:r>
      <w:proofErr w:type="gramEnd"/>
      <w:r w:rsidR="00D86F55">
        <w:t xml:space="preserve"> </w:t>
      </w:r>
      <w:r w:rsidR="00F92BD0">
        <w:t xml:space="preserve">Spring stiffness values were </w:t>
      </w:r>
      <w:r w:rsidR="00F92BD0">
        <w:lastRenderedPageBreak/>
        <w:t>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motion of the stringers while maintaining vertical rigidity and transverse stability. </w:t>
      </w:r>
      <w:r>
        <w:t xml:space="preserve">For </w:t>
      </w:r>
      <w:r>
        <w:lastRenderedPageBreak/>
        <w:t>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validated using the mode shapes and frequencies obtained as part of operational monitoring. </w:t>
      </w:r>
      <w:r w:rsidR="00EE339C">
        <w:t xml:space="preserve">The initial model agreed reasonably well with the experimental mode shapes and frequencies but for the first mode, the model was failing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p w:rsidR="00386F51" w:rsidRDefault="00386F51" w:rsidP="00386F51">
      <w:r>
        <w:t xml:space="preserve">The following </w:t>
      </w:r>
      <w:r>
        <w:t>model parameters</w:t>
      </w:r>
      <w:r>
        <w:t xml:space="preserve"> were addressed as part of the calibration process</w:t>
      </w:r>
      <w:r>
        <w:t>:</w:t>
      </w:r>
    </w:p>
    <w:p w:rsidR="00386F51" w:rsidRDefault="00386F51" w:rsidP="00386F51">
      <w:pPr>
        <w:pStyle w:val="ListParagraph"/>
        <w:numPr>
          <w:ilvl w:val="0"/>
          <w:numId w:val="9"/>
        </w:numPr>
      </w:pPr>
      <w:r>
        <w:t>S</w:t>
      </w:r>
      <w:r>
        <w:t>tiffness</w:t>
      </w:r>
      <w:r>
        <w:t xml:space="preserve"> of i</w:t>
      </w:r>
      <w:r>
        <w:t>nterior barriers</w:t>
      </w:r>
      <w:r>
        <w:t xml:space="preserve"> (modulus of elasticity) </w:t>
      </w:r>
      <w:r>
        <w:t xml:space="preserve"> </w:t>
      </w:r>
    </w:p>
    <w:p w:rsidR="00386F51" w:rsidRDefault="00386F51" w:rsidP="00386F51">
      <w:pPr>
        <w:pStyle w:val="ListParagraph"/>
        <w:numPr>
          <w:ilvl w:val="0"/>
          <w:numId w:val="9"/>
        </w:numPr>
      </w:pPr>
      <w:r>
        <w:t>Material density of i</w:t>
      </w:r>
      <w:r>
        <w:t xml:space="preserve">nterior barriers </w:t>
      </w:r>
    </w:p>
    <w:p w:rsidR="00386F51" w:rsidRDefault="00386F51" w:rsidP="00386F51">
      <w:pPr>
        <w:pStyle w:val="ListParagraph"/>
        <w:numPr>
          <w:ilvl w:val="0"/>
          <w:numId w:val="9"/>
        </w:numPr>
      </w:pPr>
      <w:r>
        <w:t>Material density of e</w:t>
      </w:r>
      <w:r>
        <w:t xml:space="preserve">xterior barriers </w:t>
      </w:r>
    </w:p>
    <w:p w:rsidR="00386F51" w:rsidRDefault="00386F51" w:rsidP="00386F51">
      <w:pPr>
        <w:pStyle w:val="ListParagraph"/>
        <w:numPr>
          <w:ilvl w:val="0"/>
          <w:numId w:val="9"/>
        </w:numPr>
      </w:pPr>
      <w:r>
        <w:t>C</w:t>
      </w:r>
      <w:r>
        <w:t>ontinuity</w:t>
      </w:r>
      <w:r w:rsidR="00EE339C">
        <w:t xml:space="preserve"> of</w:t>
      </w:r>
      <w:r>
        <w:t xml:space="preserve"> </w:t>
      </w:r>
      <w:r>
        <w:t>e</w:t>
      </w:r>
      <w:r>
        <w:t>xterior barrier</w:t>
      </w:r>
      <w:r>
        <w:t>s</w:t>
      </w:r>
      <w:r>
        <w:t xml:space="preserve"> over continuous support</w:t>
      </w:r>
    </w:p>
    <w:p w:rsidR="00386F51" w:rsidRDefault="00386F51" w:rsidP="00133681">
      <w:pPr>
        <w:pStyle w:val="ListParagraph"/>
        <w:numPr>
          <w:ilvl w:val="0"/>
          <w:numId w:val="9"/>
        </w:numPr>
      </w:pPr>
      <w:r>
        <w:t>T</w:t>
      </w:r>
      <w:r>
        <w:t>ransverse stiffness</w:t>
      </w:r>
      <w:r>
        <w:t xml:space="preserve"> of s</w:t>
      </w:r>
      <w:r>
        <w:t>tringer elastomeric bearing</w:t>
      </w:r>
      <w:r>
        <w:t>s</w:t>
      </w:r>
      <w:r>
        <w:t xml:space="preserve"> (spring-damper element</w:t>
      </w:r>
      <w:r>
        <w:t>s</w:t>
      </w:r>
      <w:r>
        <w:t xml:space="preserve">)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w:t>
      </w:r>
      <w:r w:rsidR="001012A8">
        <w:lastRenderedPageBreak/>
        <w:t xml:space="preserve">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tblLook w:val="04A0" w:firstRow="1" w:lastRow="0" w:firstColumn="1" w:lastColumn="0" w:noHBand="0" w:noVBand="1"/>
      </w:tblPr>
      <w:tblGrid>
        <w:gridCol w:w="2214"/>
        <w:gridCol w:w="2214"/>
        <w:gridCol w:w="2214"/>
        <w:gridCol w:w="2214"/>
      </w:tblGrid>
      <w:tr w:rsidR="001012A8" w:rsidTr="001012A8">
        <w:tc>
          <w:tcPr>
            <w:tcW w:w="2214" w:type="dxa"/>
          </w:tcPr>
          <w:p w:rsidR="001012A8" w:rsidRDefault="001012A8" w:rsidP="00FB333E"/>
        </w:tc>
        <w:tc>
          <w:tcPr>
            <w:tcW w:w="2214" w:type="dxa"/>
          </w:tcPr>
          <w:p w:rsidR="001012A8" w:rsidRDefault="001012A8" w:rsidP="00FB333E">
            <w:r>
              <w:t>Initial Values</w:t>
            </w:r>
          </w:p>
        </w:tc>
        <w:tc>
          <w:tcPr>
            <w:tcW w:w="2214" w:type="dxa"/>
          </w:tcPr>
          <w:p w:rsidR="001012A8" w:rsidRDefault="001012A8" w:rsidP="00FB333E">
            <w:r>
              <w:t>Calibrated Values</w:t>
            </w:r>
          </w:p>
        </w:tc>
        <w:tc>
          <w:tcPr>
            <w:tcW w:w="2214" w:type="dxa"/>
          </w:tcPr>
          <w:p w:rsidR="001012A8" w:rsidRDefault="001012A8" w:rsidP="00FB333E">
            <w:r>
              <w:t>% diff</w:t>
            </w:r>
          </w:p>
        </w:tc>
      </w:tr>
      <w:tr w:rsidR="001012A8" w:rsidTr="001012A8">
        <w:tc>
          <w:tcPr>
            <w:tcW w:w="2214" w:type="dxa"/>
          </w:tcPr>
          <w:p w:rsidR="001012A8" w:rsidRDefault="001012A8" w:rsidP="00FB333E">
            <w:r>
              <w:t xml:space="preserve">E of </w:t>
            </w:r>
            <w:bookmarkStart w:id="13" w:name="_GoBack"/>
            <w:bookmarkEnd w:id="13"/>
          </w:p>
        </w:tc>
        <w:tc>
          <w:tcPr>
            <w:tcW w:w="2214" w:type="dxa"/>
          </w:tcPr>
          <w:p w:rsidR="001012A8" w:rsidRDefault="001012A8" w:rsidP="00FB333E"/>
        </w:tc>
        <w:tc>
          <w:tcPr>
            <w:tcW w:w="2214" w:type="dxa"/>
          </w:tcPr>
          <w:p w:rsidR="001012A8" w:rsidRDefault="001012A8" w:rsidP="00FB333E"/>
        </w:tc>
        <w:tc>
          <w:tcPr>
            <w:tcW w:w="2214" w:type="dxa"/>
          </w:tcPr>
          <w:p w:rsidR="001012A8" w:rsidRDefault="001012A8" w:rsidP="00FB333E"/>
        </w:tc>
      </w:tr>
      <w:tr w:rsidR="001012A8" w:rsidTr="001012A8">
        <w:tc>
          <w:tcPr>
            <w:tcW w:w="2214" w:type="dxa"/>
          </w:tcPr>
          <w:p w:rsidR="001012A8" w:rsidRDefault="001012A8" w:rsidP="00FB333E"/>
        </w:tc>
        <w:tc>
          <w:tcPr>
            <w:tcW w:w="2214" w:type="dxa"/>
          </w:tcPr>
          <w:p w:rsidR="001012A8" w:rsidRDefault="001012A8" w:rsidP="00FB333E"/>
        </w:tc>
        <w:tc>
          <w:tcPr>
            <w:tcW w:w="2214" w:type="dxa"/>
          </w:tcPr>
          <w:p w:rsidR="001012A8" w:rsidRDefault="001012A8" w:rsidP="00FB333E"/>
        </w:tc>
        <w:tc>
          <w:tcPr>
            <w:tcW w:w="2214" w:type="dxa"/>
          </w:tcPr>
          <w:p w:rsidR="001012A8" w:rsidRDefault="001012A8" w:rsidP="00FB333E"/>
        </w:tc>
      </w:tr>
      <w:tr w:rsidR="001012A8" w:rsidTr="001012A8">
        <w:tc>
          <w:tcPr>
            <w:tcW w:w="2214" w:type="dxa"/>
          </w:tcPr>
          <w:p w:rsidR="001012A8" w:rsidRDefault="001012A8" w:rsidP="00FB333E"/>
        </w:tc>
        <w:tc>
          <w:tcPr>
            <w:tcW w:w="2214" w:type="dxa"/>
          </w:tcPr>
          <w:p w:rsidR="001012A8" w:rsidRDefault="001012A8" w:rsidP="00FB333E"/>
        </w:tc>
        <w:tc>
          <w:tcPr>
            <w:tcW w:w="2214" w:type="dxa"/>
          </w:tcPr>
          <w:p w:rsidR="001012A8" w:rsidRDefault="001012A8" w:rsidP="00FB333E"/>
        </w:tc>
        <w:tc>
          <w:tcPr>
            <w:tcW w:w="2214" w:type="dxa"/>
          </w:tcPr>
          <w:p w:rsidR="001012A8" w:rsidRDefault="001012A8" w:rsidP="00FB333E"/>
        </w:tc>
      </w:tr>
      <w:tr w:rsidR="001012A8" w:rsidTr="001012A8">
        <w:tc>
          <w:tcPr>
            <w:tcW w:w="2214" w:type="dxa"/>
          </w:tcPr>
          <w:p w:rsidR="001012A8" w:rsidRDefault="001012A8" w:rsidP="00FB333E"/>
        </w:tc>
        <w:tc>
          <w:tcPr>
            <w:tcW w:w="2214" w:type="dxa"/>
          </w:tcPr>
          <w:p w:rsidR="001012A8" w:rsidRDefault="001012A8" w:rsidP="00FB333E"/>
        </w:tc>
        <w:tc>
          <w:tcPr>
            <w:tcW w:w="2214" w:type="dxa"/>
          </w:tcPr>
          <w:p w:rsidR="001012A8" w:rsidRDefault="001012A8" w:rsidP="00FB333E"/>
        </w:tc>
        <w:tc>
          <w:tcPr>
            <w:tcW w:w="2214" w:type="dxa"/>
          </w:tcPr>
          <w:p w:rsidR="001012A8" w:rsidRDefault="001012A8" w:rsidP="00FB333E"/>
        </w:tc>
      </w:tr>
      <w:tr w:rsidR="001012A8" w:rsidTr="001012A8">
        <w:tc>
          <w:tcPr>
            <w:tcW w:w="2214" w:type="dxa"/>
          </w:tcPr>
          <w:p w:rsidR="001012A8" w:rsidRDefault="001012A8" w:rsidP="00FB333E"/>
        </w:tc>
        <w:tc>
          <w:tcPr>
            <w:tcW w:w="2214" w:type="dxa"/>
          </w:tcPr>
          <w:p w:rsidR="001012A8" w:rsidRDefault="001012A8" w:rsidP="00FB333E"/>
        </w:tc>
        <w:tc>
          <w:tcPr>
            <w:tcW w:w="2214" w:type="dxa"/>
          </w:tcPr>
          <w:p w:rsidR="001012A8" w:rsidRDefault="001012A8" w:rsidP="00FB333E"/>
        </w:tc>
        <w:tc>
          <w:tcPr>
            <w:tcW w:w="2214" w:type="dxa"/>
          </w:tcPr>
          <w:p w:rsidR="001012A8" w:rsidRDefault="001012A8" w:rsidP="00FB333E"/>
        </w:tc>
      </w:tr>
    </w:tbl>
    <w:p w:rsidR="001012A8" w:rsidRDefault="001012A8" w:rsidP="00FB333E"/>
    <w:p w:rsidR="00FB333E" w:rsidRDefault="00BF4640" w:rsidP="00FB333E">
      <w:r>
        <w:t xml:space="preserve">The natural frequencies of the resulting model are compared in the same table below. As can be seen this revision yielded a model in close agreement with experimental data and can therefore be considered a reasonable digital representation of the structure. </w:t>
      </w:r>
    </w:p>
    <w:p w:rsidR="00EF6BE0" w:rsidRDefault="00EF6BE0" w:rsidP="00FB333E"/>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Pr>
          <w:noProof/>
        </w:rPr>
        <w:t>1</w:t>
      </w:r>
      <w:r w:rsidR="00C045DF">
        <w:rPr>
          <w:noProof/>
        </w:rPr>
        <w:fldChar w:fldCharType="end"/>
      </w:r>
      <w:r>
        <w:t>: Frequency of Mode Shapes from Experimental Data and FEA (uncalibrated and calibrated)</w:t>
      </w:r>
    </w:p>
    <w:tbl>
      <w:tblPr>
        <w:tblStyle w:val="TableGrid"/>
        <w:tblW w:w="0" w:type="auto"/>
        <w:jc w:val="center"/>
        <w:tblLook w:val="04A0" w:firstRow="1" w:lastRow="0" w:firstColumn="1" w:lastColumn="0" w:noHBand="0" w:noVBand="1"/>
      </w:tblPr>
      <w:tblGrid>
        <w:gridCol w:w="2214"/>
        <w:gridCol w:w="1152"/>
        <w:gridCol w:w="1152"/>
        <w:gridCol w:w="1152"/>
      </w:tblGrid>
      <w:tr w:rsidR="00BF4640" w:rsidTr="00C045DF">
        <w:trPr>
          <w:jc w:val="center"/>
        </w:trPr>
        <w:tc>
          <w:tcPr>
            <w:tcW w:w="2214" w:type="dxa"/>
          </w:tcPr>
          <w:p w:rsidR="00BF4640" w:rsidRDefault="00BF4640" w:rsidP="009B78B3">
            <w:pPr>
              <w:pStyle w:val="squish"/>
            </w:pPr>
          </w:p>
        </w:tc>
        <w:tc>
          <w:tcPr>
            <w:tcW w:w="1152" w:type="dxa"/>
          </w:tcPr>
          <w:p w:rsidR="00BF4640" w:rsidRDefault="009B78B3" w:rsidP="009B78B3">
            <w:pPr>
              <w:pStyle w:val="squish"/>
            </w:pPr>
            <w:r>
              <w:t>Exp.</w:t>
            </w:r>
          </w:p>
        </w:tc>
        <w:tc>
          <w:tcPr>
            <w:tcW w:w="1152" w:type="dxa"/>
          </w:tcPr>
          <w:p w:rsidR="00BF4640" w:rsidRDefault="002202D6" w:rsidP="009B78B3">
            <w:pPr>
              <w:pStyle w:val="squish"/>
            </w:pPr>
            <w:r>
              <w:t>FEM</w:t>
            </w:r>
          </w:p>
        </w:tc>
        <w:tc>
          <w:tcPr>
            <w:tcW w:w="1152" w:type="dxa"/>
          </w:tcPr>
          <w:p w:rsidR="00BF4640" w:rsidRDefault="002202D6" w:rsidP="009B78B3">
            <w:pPr>
              <w:pStyle w:val="squish"/>
            </w:pPr>
            <w:r>
              <w:t>FEM (cal.)</w:t>
            </w:r>
          </w:p>
        </w:tc>
      </w:tr>
      <w:tr w:rsidR="00BF4640" w:rsidTr="00C045DF">
        <w:trPr>
          <w:jc w:val="center"/>
        </w:trPr>
        <w:tc>
          <w:tcPr>
            <w:tcW w:w="2214" w:type="dxa"/>
          </w:tcPr>
          <w:p w:rsidR="00BF4640" w:rsidRDefault="00BF4640" w:rsidP="009B78B3">
            <w:pPr>
              <w:pStyle w:val="squish"/>
            </w:pPr>
            <w:r>
              <w:t>Mode 1</w:t>
            </w:r>
          </w:p>
        </w:tc>
        <w:tc>
          <w:tcPr>
            <w:tcW w:w="1152" w:type="dxa"/>
          </w:tcPr>
          <w:p w:rsidR="00BF4640" w:rsidRDefault="009B78B3" w:rsidP="009B78B3">
            <w:pPr>
              <w:pStyle w:val="squish"/>
            </w:pPr>
            <w:r>
              <w:t>2.00</w:t>
            </w:r>
          </w:p>
        </w:tc>
        <w:tc>
          <w:tcPr>
            <w:tcW w:w="1152" w:type="dxa"/>
          </w:tcPr>
          <w:p w:rsidR="00BF4640" w:rsidRDefault="00BF4640" w:rsidP="009B78B3">
            <w:pPr>
              <w:pStyle w:val="squish"/>
            </w:pPr>
          </w:p>
        </w:tc>
        <w:tc>
          <w:tcPr>
            <w:tcW w:w="1152" w:type="dxa"/>
          </w:tcPr>
          <w:p w:rsidR="00BF4640" w:rsidRDefault="00BF4640" w:rsidP="009B78B3">
            <w:pPr>
              <w:pStyle w:val="squish"/>
            </w:pPr>
          </w:p>
        </w:tc>
      </w:tr>
      <w:tr w:rsidR="00BF4640" w:rsidTr="00C045DF">
        <w:trPr>
          <w:jc w:val="center"/>
        </w:trPr>
        <w:tc>
          <w:tcPr>
            <w:tcW w:w="2214" w:type="dxa"/>
          </w:tcPr>
          <w:p w:rsidR="00BF4640" w:rsidRDefault="00BF4640" w:rsidP="009B78B3">
            <w:pPr>
              <w:pStyle w:val="squish"/>
            </w:pPr>
            <w:r>
              <w:t>Mode 2</w:t>
            </w:r>
          </w:p>
        </w:tc>
        <w:tc>
          <w:tcPr>
            <w:tcW w:w="1152" w:type="dxa"/>
          </w:tcPr>
          <w:p w:rsidR="00BF4640" w:rsidRDefault="009B78B3" w:rsidP="009B78B3">
            <w:pPr>
              <w:pStyle w:val="squish"/>
            </w:pPr>
            <w:r>
              <w:t>2.03</w:t>
            </w:r>
          </w:p>
        </w:tc>
        <w:tc>
          <w:tcPr>
            <w:tcW w:w="1152" w:type="dxa"/>
          </w:tcPr>
          <w:p w:rsidR="00BF4640" w:rsidRDefault="00BF4640" w:rsidP="009B78B3">
            <w:pPr>
              <w:pStyle w:val="squish"/>
            </w:pPr>
          </w:p>
        </w:tc>
        <w:tc>
          <w:tcPr>
            <w:tcW w:w="1152" w:type="dxa"/>
          </w:tcPr>
          <w:p w:rsidR="00BF4640" w:rsidRDefault="00BF4640" w:rsidP="009B78B3">
            <w:pPr>
              <w:pStyle w:val="squish"/>
            </w:pPr>
          </w:p>
        </w:tc>
      </w:tr>
      <w:tr w:rsidR="00BF4640" w:rsidTr="00C045DF">
        <w:trPr>
          <w:jc w:val="center"/>
        </w:trPr>
        <w:tc>
          <w:tcPr>
            <w:tcW w:w="2214" w:type="dxa"/>
          </w:tcPr>
          <w:p w:rsidR="00BF4640" w:rsidRDefault="00BF4640" w:rsidP="009B78B3">
            <w:pPr>
              <w:pStyle w:val="squish"/>
            </w:pPr>
            <w:r>
              <w:t>Mode 3</w:t>
            </w:r>
          </w:p>
        </w:tc>
        <w:tc>
          <w:tcPr>
            <w:tcW w:w="1152" w:type="dxa"/>
          </w:tcPr>
          <w:p w:rsidR="00BF4640" w:rsidRDefault="009B78B3" w:rsidP="009B78B3">
            <w:pPr>
              <w:pStyle w:val="squish"/>
            </w:pPr>
            <w:r>
              <w:t>2.10</w:t>
            </w:r>
          </w:p>
        </w:tc>
        <w:tc>
          <w:tcPr>
            <w:tcW w:w="1152" w:type="dxa"/>
          </w:tcPr>
          <w:p w:rsidR="00BF4640" w:rsidRDefault="00BF4640" w:rsidP="009B78B3">
            <w:pPr>
              <w:pStyle w:val="squish"/>
            </w:pPr>
          </w:p>
        </w:tc>
        <w:tc>
          <w:tcPr>
            <w:tcW w:w="1152" w:type="dxa"/>
          </w:tcPr>
          <w:p w:rsidR="00BF4640" w:rsidRDefault="00BF4640" w:rsidP="009B78B3">
            <w:pPr>
              <w:pStyle w:val="squish"/>
            </w:pPr>
          </w:p>
        </w:tc>
      </w:tr>
      <w:tr w:rsidR="00BF4640" w:rsidTr="00C045DF">
        <w:trPr>
          <w:jc w:val="center"/>
        </w:trPr>
        <w:tc>
          <w:tcPr>
            <w:tcW w:w="2214" w:type="dxa"/>
          </w:tcPr>
          <w:p w:rsidR="00BF4640" w:rsidRDefault="00BF4640" w:rsidP="009B78B3">
            <w:pPr>
              <w:pStyle w:val="squish"/>
            </w:pPr>
            <w:r>
              <w:t>Mode 4</w:t>
            </w:r>
          </w:p>
        </w:tc>
        <w:tc>
          <w:tcPr>
            <w:tcW w:w="1152" w:type="dxa"/>
          </w:tcPr>
          <w:p w:rsidR="00BF4640" w:rsidRDefault="009B78B3" w:rsidP="009B78B3">
            <w:pPr>
              <w:pStyle w:val="squish"/>
            </w:pPr>
            <w:r>
              <w:t>2.44</w:t>
            </w:r>
          </w:p>
        </w:tc>
        <w:tc>
          <w:tcPr>
            <w:tcW w:w="1152" w:type="dxa"/>
          </w:tcPr>
          <w:p w:rsidR="00BF4640" w:rsidRDefault="00BF4640" w:rsidP="009B78B3">
            <w:pPr>
              <w:pStyle w:val="squish"/>
            </w:pPr>
          </w:p>
        </w:tc>
        <w:tc>
          <w:tcPr>
            <w:tcW w:w="1152" w:type="dxa"/>
          </w:tcPr>
          <w:p w:rsidR="00BF4640" w:rsidRDefault="00BF4640" w:rsidP="009B78B3">
            <w:pPr>
              <w:pStyle w:val="squish"/>
            </w:pPr>
          </w:p>
        </w:tc>
      </w:tr>
      <w:tr w:rsidR="00BF4640" w:rsidTr="00C045DF">
        <w:trPr>
          <w:jc w:val="center"/>
        </w:trPr>
        <w:tc>
          <w:tcPr>
            <w:tcW w:w="2214" w:type="dxa"/>
          </w:tcPr>
          <w:p w:rsidR="00BF4640" w:rsidRDefault="00BF4640" w:rsidP="009B78B3">
            <w:pPr>
              <w:pStyle w:val="squish"/>
            </w:pPr>
            <w:r>
              <w:t>Mode 5</w:t>
            </w:r>
          </w:p>
        </w:tc>
        <w:tc>
          <w:tcPr>
            <w:tcW w:w="1152" w:type="dxa"/>
          </w:tcPr>
          <w:p w:rsidR="00BF4640" w:rsidRDefault="009B78B3" w:rsidP="009B78B3">
            <w:pPr>
              <w:pStyle w:val="squish"/>
            </w:pPr>
            <w:r>
              <w:t>2.51</w:t>
            </w:r>
          </w:p>
        </w:tc>
        <w:tc>
          <w:tcPr>
            <w:tcW w:w="1152" w:type="dxa"/>
          </w:tcPr>
          <w:p w:rsidR="00BF4640" w:rsidRDefault="00BF4640" w:rsidP="009B78B3">
            <w:pPr>
              <w:pStyle w:val="squish"/>
            </w:pPr>
          </w:p>
        </w:tc>
        <w:tc>
          <w:tcPr>
            <w:tcW w:w="1152" w:type="dxa"/>
          </w:tcPr>
          <w:p w:rsidR="00BF4640" w:rsidRDefault="00BF4640" w:rsidP="009B78B3">
            <w:pPr>
              <w:pStyle w:val="squish"/>
            </w:pPr>
          </w:p>
        </w:tc>
      </w:tr>
      <w:tr w:rsidR="00BF4640" w:rsidTr="00C045DF">
        <w:trPr>
          <w:jc w:val="center"/>
        </w:trPr>
        <w:tc>
          <w:tcPr>
            <w:tcW w:w="2214" w:type="dxa"/>
          </w:tcPr>
          <w:p w:rsidR="00BF4640" w:rsidRDefault="00BF4640" w:rsidP="009B78B3">
            <w:pPr>
              <w:pStyle w:val="squish"/>
            </w:pPr>
            <w:r>
              <w:t>Mode 6</w:t>
            </w:r>
          </w:p>
        </w:tc>
        <w:tc>
          <w:tcPr>
            <w:tcW w:w="1152" w:type="dxa"/>
          </w:tcPr>
          <w:p w:rsidR="00BF4640" w:rsidRDefault="009B78B3" w:rsidP="009B78B3">
            <w:pPr>
              <w:pStyle w:val="squish"/>
            </w:pPr>
            <w:r>
              <w:t>2.54</w:t>
            </w:r>
          </w:p>
        </w:tc>
        <w:tc>
          <w:tcPr>
            <w:tcW w:w="1152" w:type="dxa"/>
          </w:tcPr>
          <w:p w:rsidR="00BF4640" w:rsidRDefault="00BF4640" w:rsidP="009B78B3">
            <w:pPr>
              <w:pStyle w:val="squish"/>
            </w:pPr>
          </w:p>
        </w:tc>
        <w:tc>
          <w:tcPr>
            <w:tcW w:w="1152" w:type="dxa"/>
          </w:tcPr>
          <w:p w:rsidR="00BF4640" w:rsidRDefault="00BF4640" w:rsidP="009B78B3">
            <w:pPr>
              <w:pStyle w:val="squish"/>
            </w:pPr>
          </w:p>
        </w:tc>
      </w:tr>
      <w:tr w:rsidR="00BF4640" w:rsidTr="00C045DF">
        <w:trPr>
          <w:jc w:val="center"/>
        </w:trPr>
        <w:tc>
          <w:tcPr>
            <w:tcW w:w="2214" w:type="dxa"/>
          </w:tcPr>
          <w:p w:rsidR="00BF4640" w:rsidRDefault="00BF4640" w:rsidP="009B78B3">
            <w:pPr>
              <w:pStyle w:val="squish"/>
            </w:pPr>
            <w:r>
              <w:t>Mode 7</w:t>
            </w:r>
          </w:p>
        </w:tc>
        <w:tc>
          <w:tcPr>
            <w:tcW w:w="1152" w:type="dxa"/>
          </w:tcPr>
          <w:p w:rsidR="00BF4640" w:rsidRDefault="009B78B3" w:rsidP="009B78B3">
            <w:pPr>
              <w:pStyle w:val="squish"/>
            </w:pPr>
            <w:r>
              <w:t>2.83</w:t>
            </w:r>
          </w:p>
        </w:tc>
        <w:tc>
          <w:tcPr>
            <w:tcW w:w="1152" w:type="dxa"/>
          </w:tcPr>
          <w:p w:rsidR="00BF4640" w:rsidRDefault="00BF4640" w:rsidP="009B78B3">
            <w:pPr>
              <w:pStyle w:val="squish"/>
            </w:pPr>
          </w:p>
        </w:tc>
        <w:tc>
          <w:tcPr>
            <w:tcW w:w="1152" w:type="dxa"/>
          </w:tcPr>
          <w:p w:rsidR="00BF4640" w:rsidRDefault="00BF4640" w:rsidP="009B78B3">
            <w:pPr>
              <w:pStyle w:val="squish"/>
            </w:pPr>
          </w:p>
        </w:tc>
      </w:tr>
      <w:tr w:rsidR="009B78B3" w:rsidTr="00C045DF">
        <w:trPr>
          <w:jc w:val="center"/>
        </w:trPr>
        <w:tc>
          <w:tcPr>
            <w:tcW w:w="2214" w:type="dxa"/>
          </w:tcPr>
          <w:p w:rsidR="009B78B3" w:rsidRDefault="009B78B3" w:rsidP="009B78B3">
            <w:pPr>
              <w:pStyle w:val="squish"/>
            </w:pPr>
            <w:r>
              <w:t>Mode 8</w:t>
            </w:r>
          </w:p>
        </w:tc>
        <w:tc>
          <w:tcPr>
            <w:tcW w:w="1152" w:type="dxa"/>
          </w:tcPr>
          <w:p w:rsidR="009B78B3" w:rsidRDefault="009B78B3" w:rsidP="009B78B3">
            <w:pPr>
              <w:pStyle w:val="squish"/>
            </w:pPr>
            <w:r>
              <w:t>2.93</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t>Mode 9</w:t>
            </w:r>
          </w:p>
        </w:tc>
        <w:tc>
          <w:tcPr>
            <w:tcW w:w="1152" w:type="dxa"/>
          </w:tcPr>
          <w:p w:rsidR="009B78B3" w:rsidRDefault="009B78B3" w:rsidP="009B78B3">
            <w:pPr>
              <w:pStyle w:val="squish"/>
            </w:pPr>
            <w:r>
              <w:t>3.2</w:t>
            </w:r>
            <w:r w:rsidR="00C045DF">
              <w:t>0</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t>Mode 10</w:t>
            </w:r>
          </w:p>
        </w:tc>
        <w:tc>
          <w:tcPr>
            <w:tcW w:w="1152" w:type="dxa"/>
          </w:tcPr>
          <w:p w:rsidR="009B78B3" w:rsidRDefault="009B78B3" w:rsidP="009B78B3">
            <w:pPr>
              <w:pStyle w:val="squish"/>
            </w:pPr>
            <w:r>
              <w:t>3.34</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lastRenderedPageBreak/>
              <w:t>Mode 11</w:t>
            </w:r>
          </w:p>
        </w:tc>
        <w:tc>
          <w:tcPr>
            <w:tcW w:w="1152" w:type="dxa"/>
          </w:tcPr>
          <w:p w:rsidR="009B78B3" w:rsidRDefault="009B78B3" w:rsidP="009B78B3">
            <w:pPr>
              <w:pStyle w:val="squish"/>
            </w:pPr>
            <w:r>
              <w:t>3.52</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t>Mode 12</w:t>
            </w:r>
          </w:p>
        </w:tc>
        <w:tc>
          <w:tcPr>
            <w:tcW w:w="1152" w:type="dxa"/>
          </w:tcPr>
          <w:p w:rsidR="009B78B3" w:rsidRDefault="009B78B3" w:rsidP="009B78B3">
            <w:pPr>
              <w:pStyle w:val="squish"/>
            </w:pPr>
            <w:r>
              <w:t>3.56</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t>Mode 13</w:t>
            </w:r>
          </w:p>
        </w:tc>
        <w:tc>
          <w:tcPr>
            <w:tcW w:w="1152" w:type="dxa"/>
          </w:tcPr>
          <w:p w:rsidR="009B78B3" w:rsidRDefault="009B78B3" w:rsidP="009B78B3">
            <w:pPr>
              <w:pStyle w:val="squish"/>
            </w:pPr>
            <w:r>
              <w:t>3.56</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t>Mode 14</w:t>
            </w:r>
          </w:p>
        </w:tc>
        <w:tc>
          <w:tcPr>
            <w:tcW w:w="1152" w:type="dxa"/>
          </w:tcPr>
          <w:p w:rsidR="009B78B3" w:rsidRDefault="009B78B3" w:rsidP="009B78B3">
            <w:pPr>
              <w:pStyle w:val="squish"/>
            </w:pPr>
            <w:r>
              <w:t>5.44</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t>Mode 15</w:t>
            </w:r>
          </w:p>
        </w:tc>
        <w:tc>
          <w:tcPr>
            <w:tcW w:w="1152" w:type="dxa"/>
          </w:tcPr>
          <w:p w:rsidR="009B78B3" w:rsidRDefault="009B78B3" w:rsidP="009B78B3">
            <w:pPr>
              <w:pStyle w:val="squish"/>
            </w:pPr>
            <w:r>
              <w:t>5.69</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t>Mode 16</w:t>
            </w:r>
          </w:p>
        </w:tc>
        <w:tc>
          <w:tcPr>
            <w:tcW w:w="1152" w:type="dxa"/>
          </w:tcPr>
          <w:p w:rsidR="009B78B3" w:rsidRDefault="009B78B3" w:rsidP="009B78B3">
            <w:pPr>
              <w:pStyle w:val="squish"/>
            </w:pPr>
            <w:r>
              <w:t>7.45</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t>Mode 17</w:t>
            </w:r>
          </w:p>
        </w:tc>
        <w:tc>
          <w:tcPr>
            <w:tcW w:w="1152" w:type="dxa"/>
          </w:tcPr>
          <w:p w:rsidR="009B78B3" w:rsidRDefault="009B78B3" w:rsidP="009B78B3">
            <w:pPr>
              <w:pStyle w:val="squish"/>
            </w:pPr>
            <w:r>
              <w:t>7.76</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r>
              <w:t>Mode 18</w:t>
            </w:r>
          </w:p>
        </w:tc>
        <w:tc>
          <w:tcPr>
            <w:tcW w:w="1152" w:type="dxa"/>
          </w:tcPr>
          <w:p w:rsidR="009B78B3" w:rsidRDefault="009B78B3" w:rsidP="009B78B3">
            <w:pPr>
              <w:pStyle w:val="squish"/>
            </w:pPr>
            <w:r>
              <w:t>8.23</w:t>
            </w:r>
          </w:p>
        </w:tc>
        <w:tc>
          <w:tcPr>
            <w:tcW w:w="1152" w:type="dxa"/>
          </w:tcPr>
          <w:p w:rsidR="009B78B3" w:rsidRDefault="009B78B3" w:rsidP="009B78B3">
            <w:pPr>
              <w:pStyle w:val="squish"/>
            </w:pPr>
          </w:p>
        </w:tc>
        <w:tc>
          <w:tcPr>
            <w:tcW w:w="1152" w:type="dxa"/>
          </w:tcPr>
          <w:p w:rsidR="009B78B3" w:rsidRDefault="009B78B3" w:rsidP="009B78B3">
            <w:pPr>
              <w:pStyle w:val="squish"/>
            </w:pPr>
          </w:p>
        </w:tc>
      </w:tr>
      <w:tr w:rsidR="009B78B3" w:rsidTr="00C045DF">
        <w:trPr>
          <w:jc w:val="center"/>
        </w:trPr>
        <w:tc>
          <w:tcPr>
            <w:tcW w:w="2214" w:type="dxa"/>
          </w:tcPr>
          <w:p w:rsidR="009B78B3" w:rsidRDefault="009B78B3" w:rsidP="009B78B3">
            <w:pPr>
              <w:pStyle w:val="squish"/>
            </w:pPr>
          </w:p>
        </w:tc>
        <w:tc>
          <w:tcPr>
            <w:tcW w:w="1152" w:type="dxa"/>
          </w:tcPr>
          <w:p w:rsidR="009B78B3" w:rsidRDefault="009B78B3" w:rsidP="009B78B3">
            <w:pPr>
              <w:pStyle w:val="squish"/>
            </w:pPr>
          </w:p>
        </w:tc>
        <w:tc>
          <w:tcPr>
            <w:tcW w:w="1152" w:type="dxa"/>
          </w:tcPr>
          <w:p w:rsidR="009B78B3" w:rsidRDefault="009B78B3" w:rsidP="009B78B3">
            <w:pPr>
              <w:pStyle w:val="squish"/>
            </w:pPr>
          </w:p>
        </w:tc>
        <w:tc>
          <w:tcPr>
            <w:tcW w:w="1152" w:type="dxa"/>
          </w:tcPr>
          <w:p w:rsidR="009B78B3" w:rsidRDefault="009B78B3" w:rsidP="009B78B3">
            <w:pPr>
              <w:pStyle w:val="squish"/>
            </w:pPr>
          </w:p>
        </w:tc>
      </w:tr>
    </w:tbl>
    <w:p w:rsidR="00BF4640" w:rsidRDefault="00BF4640" w:rsidP="00FB333E"/>
    <w:p w:rsidR="009A3F94" w:rsidRPr="009A3F94" w:rsidRDefault="009A3F94" w:rsidP="009A3F94">
      <w:pPr>
        <w:pStyle w:val="Heading5"/>
      </w:pPr>
      <w:r>
        <w:t>Refined Load Rating</w:t>
      </w:r>
    </w:p>
    <w:p w:rsidR="000900B9" w:rsidRPr="000A28B8" w:rsidRDefault="000900B9" w:rsidP="000A28B8">
      <w:r>
        <w:t xml:space="preserve">The calibrated model </w:t>
      </w:r>
      <w:r w:rsidR="00CF14A4">
        <w:t>was</w:t>
      </w:r>
      <w:r>
        <w:t xml:space="preserve"> used to assess the impact of observed dyn</w:t>
      </w:r>
      <w:r w:rsidR="00916750">
        <w:t>amics on the bridge’s ability to carry load and its continued performance. Refined load ratings revealed that due to design conservatism there was sufficient reserve capacity to handle dynamic amplification even as high as 1.75. Furthermore, the calibrated FE model had parameter values</w:t>
      </w:r>
      <w:r w:rsidR="006B797F">
        <w:t xml:space="preserve"> (material properties, element connectivity, etc.)</w:t>
      </w:r>
      <w:r w:rsidR="00916750">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4" w:name="_Toc536017951"/>
      <w:r>
        <w:t>Phase 3 Testing</w:t>
      </w:r>
      <w:bookmarkEnd w:id="14"/>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5B3E1D" w:rsidRDefault="005B3E1D" w:rsidP="006B797F">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D272A4" w:rsidRDefault="00D272A4" w:rsidP="006B797F">
      <w:r>
        <w:lastRenderedPageBreak/>
        <w:t xml:space="preserve">A total of </w:t>
      </w:r>
      <w:r w:rsidR="00A16EAD">
        <w:t>36</w:t>
      </w:r>
      <w:r>
        <w:t xml:space="preserve"> accelerometers were installed on the bridge, distributed on spans 2, 3, 4, 7, and 8. Another 4 accelerometers were attached to the corners of a dump truck bed so the “roll”, “pitch” and “bounce” of the main mass of the vehicle could be captured. </w:t>
      </w:r>
    </w:p>
    <w:p w:rsidR="00A16EAD" w:rsidRDefault="00A16EAD" w:rsidP="006B797F">
      <w:r w:rsidRPr="00A16EAD">
        <w:rPr>
          <w:noProof/>
        </w:rPr>
        <w:drawing>
          <wp:inline distT="0" distB="0" distL="0" distR="0" wp14:anchorId="6B0AC069" wp14:editId="168464AC">
            <wp:extent cx="2680886" cy="1371600"/>
            <wp:effectExtent l="0" t="0" r="571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2680886" cy="1371600"/>
                    </a:xfrm>
                    <a:prstGeom prst="rect">
                      <a:avLst/>
                    </a:prstGeom>
                    <a:noFill/>
                    <a:ln>
                      <a:noFill/>
                    </a:ln>
                    <a:extLst/>
                  </pic:spPr>
                </pic:pic>
              </a:graphicData>
            </a:graphic>
          </wp:inline>
        </w:drawing>
      </w:r>
    </w:p>
    <w:p w:rsidR="006B797F"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t xml:space="preserve">. Video cameras were placed at the beginning and end of the bridge, as well as at an elevated position near span 2. The test truck traversed the bridge 14 times. Vehicle speed and lane position were varied between runs but kept consistent throughout a single pass. Traffic conditions varied from free-flowing to heavily congested. </w:t>
      </w:r>
      <w:r w:rsidR="00155E45">
        <w:t xml:space="preserve">A full description of the sensor layouts and testing activities can be found in the appendix. </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2">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 xml:space="preserve">to </w:t>
      </w:r>
      <w:r w:rsidR="00984F63">
        <w:lastRenderedPageBreak/>
        <w:t>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A16EAD">
      <w:r>
        <w:t>Spectral analysis of truck acceleration data on normal roadway shows the truck has a natural frequency of approximately 2.</w:t>
      </w:r>
      <w:r w:rsidR="003F4D97">
        <w:t>7</w:t>
      </w:r>
      <w:r>
        <w:t>Hz. High damping in the vehicle serves to broaden the natural frequency peak, preventing precise modal parameter identification but also providing a range of forcing frequency content that the truck would be vulnerable to.</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lastRenderedPageBreak/>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t>FE Simulation</w:t>
      </w:r>
    </w:p>
    <w:p w:rsidR="00CF14A4"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The geometry and material </w:t>
      </w:r>
      <w:r w:rsidR="00BE70E4">
        <w:t xml:space="preserve">properties were assigned to match those of the model that had already been validated. The chevron and x-framed diaphragms were reduced to 2D beam elements in the same plane as the deck with a stiffness assigned such that natural frequencies matched those of the previously validated model and experimental data. </w:t>
      </w:r>
    </w:p>
    <w:p w:rsidR="00A14F77" w:rsidRDefault="00EC58A2" w:rsidP="00EC58A2">
      <w:r>
        <w:t xml:space="preserve">This </w:t>
      </w:r>
      <w:r w:rsidR="00BE70E4">
        <w:t xml:space="preserve">two-span base </w:t>
      </w:r>
      <w:r>
        <w:t xml:space="preserve">model was </w:t>
      </w:r>
      <w:r w:rsidR="00BE70E4">
        <w:t xml:space="preserve">replicated </w:t>
      </w:r>
      <w:r>
        <w:t xml:space="preserve">to include all 11 spans of the bridge. </w:t>
      </w:r>
      <w:r w:rsidR="00A14F77">
        <w:t xml:space="preserve">The test truck was modeled as sprung mass. </w:t>
      </w:r>
      <w:r w:rsidR="00A14F77"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rsidR="00A14F77">
        <w:t>Additional description of the modeling can be found in the appendix.</w:t>
      </w:r>
    </w:p>
    <w:p w:rsidR="00A14F77"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Details regarding the measurement of roadway profile are included in the appendix. </w:t>
      </w:r>
    </w:p>
    <w:p w:rsidR="00A14F77" w:rsidRDefault="00A14F77" w:rsidP="00EC58A2">
      <w:r>
        <w:lastRenderedPageBreak/>
        <w:t xml:space="preserve">Simulations of the testing scenarios were performed with the roadway profile included. A few parameters were unknown or known with poor accuracy and therefore were adjusted in the model until </w:t>
      </w:r>
      <w:r w:rsidR="00EB0A83">
        <w:t>its predictions</w:t>
      </w:r>
      <w:r>
        <w:t xml:space="preserve"> agreed with the experimental results. These parameters included vehicle speed and vehicle damping.</w:t>
      </w:r>
      <w:r w:rsidR="0003154C">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t xml:space="preserve">Test </w:t>
      </w:r>
      <w:r w:rsidR="00D275D4">
        <w:t>Conclusions</w:t>
      </w:r>
      <w:bookmarkEnd w:id="15"/>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lastRenderedPageBreak/>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t>Bridge and vehicle decoupled</w:t>
      </w:r>
      <w:bookmarkEnd w:id="17"/>
    </w:p>
    <w:p w:rsidR="00C274C6" w:rsidRDefault="00C274C6" w:rsidP="00C274C6">
      <w:r>
        <w:t xml:space="preserve">In the interest of further understanding the degree to which the vehicle and bridge interact, the vehicle is analyzed separately from the bridge.  </w:t>
      </w:r>
      <w:r w:rsidR="00C55022">
        <w:t xml:space="preserve">The vehicle’s motion is simulated as it traverses the bridge deck profile. The contact force is calculated based on the vehicles motion. That contact force can then be applied to a bridge model to simulate bridge responses to the moving vehicle. This method neglects bridge motion and therefore represents a completely rigid bridge. Therefore, this method’s accuracy will suffer with increased bridge flexibility and vehicle mass. </w:t>
      </w:r>
    </w:p>
    <w:p w:rsidR="00700FD6" w:rsidRDefault="007E7EAB" w:rsidP="00C274C6">
      <w:r>
        <w:t>The following plot compares coupled and uncouple models for vehicle contact force and bridge displacement.</w:t>
      </w:r>
      <w:r w:rsidR="00700FD6">
        <w:t xml:space="preserve"> </w:t>
      </w:r>
      <w:r w:rsidR="001C2928">
        <w:t>Due to FE software limitations the</w:t>
      </w:r>
      <w:r w:rsidR="00700FD6">
        <w:t xml:space="preserve"> simplified 2-degree of freedom model was </w:t>
      </w:r>
      <w:r w:rsidR="00700FD6">
        <w:lastRenderedPageBreak/>
        <w:t xml:space="preserve">used. </w:t>
      </w:r>
      <w:r w:rsidR="008B7CAE">
        <w:rPr>
          <w:noProof/>
        </w:rPr>
        <w:drawing>
          <wp:inline distT="0" distB="0" distL="0" distR="0" wp14:anchorId="5D32F07C" wp14:editId="0640ABDA">
            <wp:extent cx="5486400" cy="1950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1950720"/>
                    </a:xfrm>
                    <a:prstGeom prst="rect">
                      <a:avLst/>
                    </a:prstGeom>
                    <a:noFill/>
                    <a:ln>
                      <a:noFill/>
                    </a:ln>
                  </pic:spPr>
                </pic:pic>
              </a:graphicData>
            </a:graphic>
          </wp:inline>
        </w:drawing>
      </w:r>
    </w:p>
    <w:p w:rsidR="008B7CAE" w:rsidRPr="008B7CAE" w:rsidRDefault="008B7CAE" w:rsidP="00C274C6">
      <w:pPr>
        <w:rPr>
          <w:b/>
        </w:rPr>
      </w:pPr>
      <w:r w:rsidRPr="008B7CAE">
        <w:rPr>
          <w:b/>
        </w:rPr>
        <w:t xml:space="preserve">Redo above plot with case known to have high amplification. </w:t>
      </w:r>
    </w:p>
    <w:p w:rsidR="008B7CAE" w:rsidRDefault="008B7CAE" w:rsidP="00C274C6">
      <w:r>
        <w:t>Despite the simplicity of the model used to obtain the above results, it is still effective at modelling the exchange of energy of two systems. As can be seen…</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 xml:space="preserve">profile, the elevation change experience at the vehicle’s location </w:t>
      </w:r>
      <w:r w:rsidR="00793162">
        <w:t xml:space="preserve">is harmonic according to the velocity of the vehicle. </w:t>
      </w:r>
      <w:r w:rsidR="00306CE6">
        <w:t>A</w:t>
      </w:r>
      <w:r w:rsidR="00793162">
        <w:t xml:space="preserve"> profile with a given spatial frequency will induce a force that acts on the vehicle with a frequency equal to the product of the spatial frequency and </w:t>
      </w:r>
      <w:r w:rsidR="00793162">
        <w:lastRenderedPageBreak/>
        <w:t xml:space="preserve">vehicle velocity. </w:t>
      </w:r>
      <w:r w:rsidR="00306CE6">
        <w:t xml:space="preserve">Therefore, the effect of the profile spatial frequency content is dependent on the velocity of the vehicle. </w:t>
      </w:r>
    </w:p>
    <w:p w:rsidR="00306CE6" w:rsidRDefault="00306CE6" w:rsidP="001C2928">
      <w:r w:rsidRPr="006F4F2E">
        <w:rPr>
          <w:b/>
        </w:rPr>
        <w:t xml:space="preserve">Several </w:t>
      </w:r>
      <w:r w:rsidR="006F4F2E" w:rsidRPr="006F4F2E">
        <w:rPr>
          <w:b/>
        </w:rPr>
        <w:t>simulations with a 3D FE model were performed for a sinusoidal profile with 30 foot wavelength and ½ in. amplitude.</w:t>
      </w:r>
      <w:r w:rsidR="006F4F2E">
        <w:t xml:space="preserve">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6F4F2E" w:rsidRDefault="006F4F2E" w:rsidP="001C2928">
      <w:r>
        <w:t xml:space="preserve">Additional simulation was performed with the simplified state-space model. Vehicle stiffness was varied to produce vehicle models with natural frequencies ranging from 1 to 5 Hz. Bridge stiffness was also varied to produce bridge </w:t>
      </w:r>
      <w:r w:rsidR="00EC5BDD">
        <w:t>models with natural frequencies of the same range. Simulations were performed at several vehicle speeds to produce forcing frequencies also between 1 and 5 Hz. The following plot summarizes the results of this parametric study.</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900772">
        <w:t>Similarly, the position of the profile can make a large difference in vehicle and bridge response. Simulations were performed with a single profile whose position was varied by 10 feet.</w:t>
      </w:r>
    </w:p>
    <w:p w:rsidR="00793162" w:rsidRDefault="00EC5BDD" w:rsidP="001C2928">
      <w:r>
        <w:lastRenderedPageBreak/>
        <w:t>Furthermore, most real profile</w:t>
      </w:r>
      <w:r w:rsidR="007C0FDD">
        <w:t>s are not harmonic</w:t>
      </w:r>
      <w:r>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9" w:name="_Toc536017956"/>
      <w:r>
        <w:t>Part 2: Estimating Dynamic Amplification</w:t>
      </w:r>
      <w:bookmarkEnd w:id="19"/>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Look w:val="04A0" w:firstRow="1" w:lastRow="0" w:firstColumn="1" w:lastColumn="0" w:noHBand="0" w:noVBand="1"/>
      </w:tblPr>
      <w:tblGrid>
        <w:gridCol w:w="7938"/>
        <w:gridCol w:w="918"/>
      </w:tblGrid>
      <w:tr w:rsidR="00CB0CF3" w:rsidTr="00CB0CF3">
        <w:tc>
          <w:tcPr>
            <w:tcW w:w="7938" w:type="dxa"/>
            <w:vAlign w:val="center"/>
          </w:tcPr>
          <w:p w:rsidR="00CB0CF3" w:rsidRPr="00CB0CF3" w:rsidRDefault="00CB0CF3" w:rsidP="00CB0CF3">
            <w:pPr>
              <w:keepNext/>
              <w:jc w:val="center"/>
            </w:pPr>
            <m:oMathPara>
              <m:oMath>
                <m:r>
                  <w:rPr>
                    <w:rFonts w:ascii="Cambria Math" w:hAnsi="Cambria Math"/>
                  </w:rPr>
                  <w:lastRenderedPageBreak/>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tc>
        <w:tc>
          <w:tcPr>
            <w:tcW w:w="918" w:type="dxa"/>
            <w:vAlign w:val="center"/>
          </w:tcPr>
          <w:p w:rsidR="00CB0CF3" w:rsidRPr="00CB0CF3" w:rsidRDefault="00CB0CF3"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00C274C6">
              <w:rPr>
                <w:noProof/>
              </w:rPr>
              <w:t>1</w:t>
            </w:r>
            <w:r w:rsidR="0078412B">
              <w:rPr>
                <w:noProof/>
              </w:rPr>
              <w:fldChar w:fldCharType="end"/>
            </w:r>
            <w:r>
              <w:t>)</w:t>
            </w:r>
          </w:p>
        </w:tc>
      </w:tr>
      <w:tr w:rsidR="00CB0CF3" w:rsidTr="00CB0CF3">
        <w:tc>
          <w:tcPr>
            <w:tcW w:w="7938" w:type="dxa"/>
            <w:vAlign w:val="center"/>
          </w:tcPr>
          <w:p w:rsidR="00CB0CF3" w:rsidRDefault="00CB0CF3" w:rsidP="00CB0CF3">
            <w:pPr>
              <w:keepNext/>
              <w:jc w:val="center"/>
              <w:rPr>
                <w:rFonts w:ascii="Calibri" w:eastAsia="Calibri" w:hAnsi="Calibri" w:cs="Times New Roman"/>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tc>
        <w:tc>
          <w:tcPr>
            <w:tcW w:w="918" w:type="dxa"/>
            <w:vAlign w:val="center"/>
          </w:tcPr>
          <w:p w:rsidR="00CB0CF3" w:rsidRPr="00CB0CF3" w:rsidRDefault="00CB0CF3" w:rsidP="00CB0CF3">
            <w:pPr>
              <w:jc w:val="right"/>
              <w:rPr>
                <w:rFonts w:ascii="Calibri" w:eastAsia="Calibri" w:hAnsi="Calibri" w:cs="Times New Roman"/>
                <w:sz w:val="24"/>
                <w:szCs w:val="24"/>
              </w:rPr>
            </w:pPr>
            <w:r>
              <w:rPr>
                <w:rFonts w:ascii="Calibri" w:eastAsia="Calibri" w:hAnsi="Calibri" w:cs="Times New Roman"/>
                <w:sz w:val="24"/>
                <w:szCs w:val="24"/>
              </w:rPr>
              <w:t>(</w:t>
            </w:r>
            <w:r w:rsidRPr="00CB0CF3">
              <w:rPr>
                <w:rFonts w:ascii="Calibri" w:eastAsia="Calibri" w:hAnsi="Calibri" w:cs="Times New Roman"/>
                <w:sz w:val="24"/>
                <w:szCs w:val="24"/>
              </w:rPr>
              <w:fldChar w:fldCharType="begin"/>
            </w:r>
            <w:r w:rsidRPr="00CB0CF3">
              <w:rPr>
                <w:rFonts w:ascii="Calibri" w:eastAsia="Calibri" w:hAnsi="Calibri" w:cs="Times New Roman"/>
                <w:sz w:val="24"/>
                <w:szCs w:val="24"/>
              </w:rPr>
              <w:instrText xml:space="preserve"> SEQ Equation \* ARABIC </w:instrText>
            </w:r>
            <w:r w:rsidRPr="00CB0CF3">
              <w:rPr>
                <w:rFonts w:ascii="Calibri" w:eastAsia="Calibri" w:hAnsi="Calibri" w:cs="Times New Roman"/>
                <w:sz w:val="24"/>
                <w:szCs w:val="24"/>
              </w:rPr>
              <w:fldChar w:fldCharType="separate"/>
            </w:r>
            <w:r w:rsidR="00C274C6">
              <w:rPr>
                <w:rFonts w:ascii="Calibri" w:eastAsia="Calibri" w:hAnsi="Calibri" w:cs="Times New Roman"/>
                <w:noProof/>
                <w:sz w:val="24"/>
                <w:szCs w:val="24"/>
              </w:rPr>
              <w:t>2</w:t>
            </w:r>
            <w:r w:rsidRPr="00CB0CF3">
              <w:rPr>
                <w:rFonts w:ascii="Calibri" w:eastAsia="Calibri" w:hAnsi="Calibri" w:cs="Times New Roman"/>
                <w:sz w:val="24"/>
                <w:szCs w:val="24"/>
              </w:rPr>
              <w:fldChar w:fldCharType="end"/>
            </w:r>
            <w:r>
              <w:rPr>
                <w:rFonts w:ascii="Calibri" w:eastAsia="Calibri" w:hAnsi="Calibri" w:cs="Times New Roman"/>
                <w:sz w:val="24"/>
                <w:szCs w:val="24"/>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Look w:val="04A0" w:firstRow="1" w:lastRow="0" w:firstColumn="1" w:lastColumn="0" w:noHBand="0" w:noVBand="1"/>
      </w:tblPr>
      <w:tblGrid>
        <w:gridCol w:w="7938"/>
        <w:gridCol w:w="918"/>
      </w:tblGrid>
      <w:tr w:rsidR="00CB0CF3" w:rsidTr="00C274C6">
        <w:tc>
          <w:tcPr>
            <w:tcW w:w="7938" w:type="dxa"/>
          </w:tcPr>
          <w:p w:rsidR="00CB0CF3" w:rsidRPr="00CB0CF3" w:rsidRDefault="00CB0CF3" w:rsidP="00C274C6">
            <w:pPr>
              <w:keepNext/>
              <w:jc w:val="center"/>
              <w:rPr>
                <w:rFonts w:ascii="Cambria Math" w:hAnsi="Cambria Math"/>
                <w:i/>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sidRPr="00CB0CF3">
              <w:rPr>
                <w:rFonts w:ascii="Cambria Math" w:hAnsi="Cambria Math"/>
                <w:i/>
              </w:rPr>
              <w:tab/>
              <w:t xml:space="preserve">   or   </w:t>
            </w:r>
            <m:oMath>
              <m:r>
                <w:rPr>
                  <w:rFonts w:ascii="Cambria Math" w:hAnsi="Cambria Math"/>
                </w:rPr>
                <m:t>LL=DAF*</m:t>
              </m:r>
              <m:sSub>
                <m:sSubPr>
                  <m:ctrlPr>
                    <w:rPr>
                      <w:rFonts w:ascii="Cambria Math" w:hAnsi="Cambria Math"/>
                      <w:i/>
                    </w:rPr>
                  </m:ctrlPr>
                </m:sSubPr>
                <m:e>
                  <m:r>
                    <w:rPr>
                      <w:rFonts w:ascii="Cambria Math" w:hAnsi="Cambria Math"/>
                    </w:rPr>
                    <m:t>R</m:t>
                  </m:r>
                </m:e>
                <m:sub>
                  <m:r>
                    <w:rPr>
                      <w:rFonts w:ascii="Cambria Math" w:hAnsi="Cambria Math"/>
                    </w:rPr>
                    <m:t>sta</m:t>
                  </m:r>
                </m:sub>
              </m:sSub>
            </m:oMath>
          </w:p>
        </w:tc>
        <w:tc>
          <w:tcPr>
            <w:tcW w:w="918" w:type="dxa"/>
            <w:vAlign w:val="center"/>
          </w:tcPr>
          <w:p w:rsidR="00CB0CF3" w:rsidRPr="00C274C6" w:rsidRDefault="00C274C6"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Pr="00C274C6">
              <w:rPr>
                <w:noProof/>
              </w:rPr>
              <w:t>3</w:t>
            </w:r>
            <w:r w:rsidR="0078412B">
              <w:rPr>
                <w:noProof/>
              </w:rPr>
              <w:fldChar w:fldCharType="end"/>
            </w:r>
            <w:r>
              <w:t>)</w:t>
            </w:r>
          </w:p>
        </w:tc>
      </w:tr>
    </w:tbl>
    <w:p w:rsidR="0000711F" w:rsidRDefault="0000711F" w:rsidP="0000711F">
      <w:pPr>
        <w:rPr>
          <w:rFonts w:eastAsiaTheme="minorEastAsia"/>
        </w:rPr>
      </w:pPr>
    </w:p>
    <w:p w:rsidR="0000711F" w:rsidRDefault="0000711F" w:rsidP="0000711F">
      <w:pPr>
        <w:jc w:val="center"/>
        <w:rPr>
          <w:rFonts w:eastAsiaTheme="minorEastAsia"/>
        </w:rPr>
      </w:pPr>
    </w:p>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D32B2C" w:rsidRPr="00D32B2C" w:rsidRDefault="0000711F" w:rsidP="00D32B2C">
      <w:r>
        <w:rPr>
          <w:rFonts w:eastAsiaTheme="minorEastAsia"/>
        </w:rPr>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recorded or obtained though analysis. Experimentally determined 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be a more conservative measure of dynamic amplification, but strain amplification factors remain adequate as strain responses more directly measure the stress experienced by the bridge. </w:t>
      </w:r>
    </w:p>
    <w:p w:rsidR="00535CE5" w:rsidRDefault="00535CE5" w:rsidP="00535CE5">
      <w:pPr>
        <w:pStyle w:val="Heading2"/>
      </w:pPr>
      <w:bookmarkStart w:id="20" w:name="_Toc536017957"/>
      <w:r>
        <w:t>Visualizing the Problem</w:t>
      </w:r>
      <w:bookmarkEnd w:id="20"/>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w:t>
      </w:r>
      <w:r>
        <w:lastRenderedPageBreak/>
        <w:t xml:space="preserve">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1" w:name="_Toc536017958"/>
      <w:r>
        <w:t>In-Situ Measurement</w:t>
      </w:r>
      <w:bookmarkEnd w:id="21"/>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bookmarkStart w:id="22" w:name="_Toc536017959"/>
      <w:r>
        <w:t>Operational Monitoring</w:t>
      </w:r>
      <w:bookmarkEnd w:id="22"/>
    </w:p>
    <w:p w:rsidR="00F8034A" w:rsidRDefault="00895689" w:rsidP="00F8034A">
      <w:r>
        <w:t xml:space="preserve">Often operational monitoring, whereby bridge response is recorded during normal operation, is the cheapest method and least disturbing to traffic and provides responses to typical loading </w:t>
      </w:r>
      <w:r>
        <w:lastRenderedPageBreak/>
        <w:t>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 xml:space="preserve">Furthermore, it is unlikely that the “worst-case” scenario occurred during the record interval </w:t>
      </w:r>
      <w:r w:rsidR="00B64DB8">
        <w:lastRenderedPageBreak/>
        <w:t>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3" w:name="_Toc536017960"/>
      <w:r>
        <w:t>Load Testing</w:t>
      </w:r>
      <w:bookmarkEnd w:id="23"/>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bookmarkStart w:id="24" w:name="_Toc536017961"/>
      <w:r>
        <w:t>Profile Measurement</w:t>
      </w:r>
      <w:bookmarkEnd w:id="24"/>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w:t>
      </w:r>
      <w:r>
        <w:lastRenderedPageBreak/>
        <w:t xml:space="preserve">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25" w:name="_Toc536017962"/>
      <w:r>
        <w:t>Finite Element Analysis</w:t>
      </w:r>
      <w:bookmarkEnd w:id="25"/>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w:t>
      </w:r>
      <w:r w:rsidR="00FA2211">
        <w:lastRenderedPageBreak/>
        <w:t>(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6" w:name="_Toc536017963"/>
      <w:r>
        <w:t>2D Condensation &amp; State-Space</w:t>
      </w:r>
      <w:bookmarkEnd w:id="26"/>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27" w:name="_Toc536017964"/>
      <w:r>
        <w:lastRenderedPageBreak/>
        <w:t>Description</w:t>
      </w:r>
      <w:bookmarkEnd w:id="27"/>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4662055" cy="2069534"/>
                    </a:xfrm>
                    <a:prstGeom prst="rect">
                      <a:avLst/>
                    </a:prstGeom>
                  </pic:spPr>
                </pic:pic>
              </a:graphicData>
            </a:graphic>
          </wp:inline>
        </w:drawing>
      </w:r>
    </w:p>
    <w:p w:rsidR="00A31AAB" w:rsidRDefault="00A31AAB" w:rsidP="00967B9D">
      <w:r>
        <w:t>Models were developed for singles-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lastRenderedPageBreak/>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bookmarkStart w:id="28" w:name="_Toc536017965"/>
      <w:r>
        <w:t>Implementation</w:t>
      </w:r>
      <w:bookmarkEnd w:id="28"/>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w:t>
      </w:r>
      <w:r>
        <w:rPr>
          <w:rFonts w:eastAsiaTheme="minorEastAsia"/>
        </w:rPr>
        <w:lastRenderedPageBreak/>
        <w:t xml:space="preserve">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29" w:name="_Toc536017966"/>
      <w:r>
        <w:rPr>
          <w:rFonts w:eastAsiaTheme="minorEastAsia"/>
        </w:rPr>
        <w:t>Validation and Performance Assessment</w:t>
      </w:r>
      <w:bookmarkEnd w:id="29"/>
    </w:p>
    <w:p w:rsidR="00391015" w:rsidRDefault="00C24BD9" w:rsidP="00391015">
      <w:r>
        <w:t xml:space="preserve">The models previously described were implemented in MATLAB. The models were error screened by first comparing output to FE models of corresponding beams. </w:t>
      </w:r>
      <w:r w:rsidR="00BB19CD">
        <w:t>Some error was expected (and observed) because the state-space models are still an approximate 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w:t>
      </w:r>
      <w:r w:rsidR="00170A6F">
        <w:lastRenderedPageBreak/>
        <w:t xml:space="preserve">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w:t>
      </w:r>
      <w:r w:rsidR="00B14A85">
        <w:lastRenderedPageBreak/>
        <w:t xml:space="preserve">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E4790" w:rsidRDefault="00FE4790" w:rsidP="00FE4790">
      <w:pPr>
        <w:pStyle w:val="Heading2"/>
      </w:pPr>
      <w:bookmarkStart w:id="30" w:name="_Toc536017967"/>
      <w:r>
        <w:t>IRI &amp; Other Vehicle-Only Models</w:t>
      </w:r>
      <w:bookmarkEnd w:id="30"/>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w:t>
      </w:r>
      <w:r>
        <w:lastRenderedPageBreak/>
        <w:t xml:space="preserve">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bookmarkStart w:id="31" w:name="_Toc536017968"/>
      <w:r>
        <w:t>Summary</w:t>
      </w:r>
      <w:bookmarkEnd w:id="31"/>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lastRenderedPageBreak/>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2" w:name="_Toc536017969"/>
      <w:r>
        <w:t xml:space="preserve">Part 3: Applications </w:t>
      </w:r>
      <w:r w:rsidR="00391015">
        <w:t>in Vehicle-Bridge Interaction</w:t>
      </w:r>
      <w:bookmarkEnd w:id="32"/>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3" w:name="_Toc536017970"/>
      <w:r>
        <w:t>Remediation</w:t>
      </w:r>
      <w:r w:rsidR="000C649C">
        <w:t xml:space="preserve"> and Smoothness Criteria</w:t>
      </w:r>
      <w:bookmarkEnd w:id="33"/>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w:t>
      </w:r>
      <w:r>
        <w:lastRenderedPageBreak/>
        <w:t xml:space="preserve">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34" w:name="_Toc536017971"/>
      <w:r>
        <w:t>Vehicle Configurations</w:t>
      </w:r>
      <w:bookmarkEnd w:id="3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5" w:name="_Toc536017972"/>
      <w:r>
        <w:t>Traffic</w:t>
      </w:r>
      <w:bookmarkEnd w:id="3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w:t>
      </w:r>
      <w:r w:rsidR="00524D63">
        <w:lastRenderedPageBreak/>
        <w:t xml:space="preserve">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36" w:name="_Toc536017973"/>
      <w:r>
        <w:t>Truck Trains</w:t>
      </w:r>
      <w:bookmarkEnd w:id="36"/>
    </w:p>
    <w:p w:rsidR="009C6572" w:rsidRPr="009C6572" w:rsidRDefault="009C6572" w:rsidP="009C6572">
      <w:pPr>
        <w:pStyle w:val="Heading3"/>
      </w:pPr>
      <w:bookmarkStart w:id="37" w:name="_Toc536017974"/>
      <w:r>
        <w:t>Future Work</w:t>
      </w:r>
      <w:bookmarkEnd w:id="37"/>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D4544" w:rsidRDefault="007D4544" w:rsidP="004C7F36">
      <w:pPr>
        <w:spacing w:before="0" w:line="240" w:lineRule="auto"/>
      </w:pPr>
      <w:r>
        <w:separator/>
      </w:r>
    </w:p>
  </w:endnote>
  <w:endnote w:type="continuationSeparator" w:id="0">
    <w:p w:rsidR="007D4544" w:rsidRDefault="007D4544"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45DF" w:rsidRDefault="00C045DF">
    <w:pPr>
      <w:pStyle w:val="Footer"/>
      <w:jc w:val="right"/>
    </w:pPr>
  </w:p>
  <w:p w:rsidR="00C045DF" w:rsidRDefault="00C04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D4544" w:rsidRDefault="007D4544" w:rsidP="004C7F36">
      <w:pPr>
        <w:spacing w:before="0" w:line="240" w:lineRule="auto"/>
      </w:pPr>
      <w:r>
        <w:separator/>
      </w:r>
    </w:p>
  </w:footnote>
  <w:footnote w:type="continuationSeparator" w:id="0">
    <w:p w:rsidR="007D4544" w:rsidRDefault="007D4544"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C045DF" w:rsidRDefault="00C045DF">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C045DF" w:rsidRDefault="00C045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5"/>
  </w:num>
  <w:num w:numId="5">
    <w:abstractNumId w:val="3"/>
  </w:num>
  <w:num w:numId="6">
    <w:abstractNumId w:val="6"/>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62078"/>
    <w:rsid w:val="000762E9"/>
    <w:rsid w:val="00080E65"/>
    <w:rsid w:val="000900B9"/>
    <w:rsid w:val="00094060"/>
    <w:rsid w:val="000A28B8"/>
    <w:rsid w:val="000A53E2"/>
    <w:rsid w:val="000A6FFF"/>
    <w:rsid w:val="000C649C"/>
    <w:rsid w:val="000D3AB0"/>
    <w:rsid w:val="000D4B72"/>
    <w:rsid w:val="000D7FCE"/>
    <w:rsid w:val="000E334A"/>
    <w:rsid w:val="000F6CE4"/>
    <w:rsid w:val="001012A8"/>
    <w:rsid w:val="001076AD"/>
    <w:rsid w:val="00110E0E"/>
    <w:rsid w:val="00121D48"/>
    <w:rsid w:val="00155E45"/>
    <w:rsid w:val="0016108C"/>
    <w:rsid w:val="00170A6F"/>
    <w:rsid w:val="00171EB0"/>
    <w:rsid w:val="00182439"/>
    <w:rsid w:val="00183813"/>
    <w:rsid w:val="001958A7"/>
    <w:rsid w:val="001C2928"/>
    <w:rsid w:val="001C4A01"/>
    <w:rsid w:val="001D649C"/>
    <w:rsid w:val="001E51B5"/>
    <w:rsid w:val="001F5A19"/>
    <w:rsid w:val="00204F71"/>
    <w:rsid w:val="002202D6"/>
    <w:rsid w:val="00235597"/>
    <w:rsid w:val="00246EFB"/>
    <w:rsid w:val="00266CAE"/>
    <w:rsid w:val="00282282"/>
    <w:rsid w:val="002B07C3"/>
    <w:rsid w:val="002B361B"/>
    <w:rsid w:val="002B4B3F"/>
    <w:rsid w:val="002C496C"/>
    <w:rsid w:val="002D3414"/>
    <w:rsid w:val="002E3D38"/>
    <w:rsid w:val="002E71DE"/>
    <w:rsid w:val="00306CE6"/>
    <w:rsid w:val="00345155"/>
    <w:rsid w:val="00356385"/>
    <w:rsid w:val="00361C42"/>
    <w:rsid w:val="00370CB2"/>
    <w:rsid w:val="00386F51"/>
    <w:rsid w:val="00391015"/>
    <w:rsid w:val="003B1BB6"/>
    <w:rsid w:val="003D22E1"/>
    <w:rsid w:val="003D3FEB"/>
    <w:rsid w:val="003D487C"/>
    <w:rsid w:val="003D6964"/>
    <w:rsid w:val="003F1CBD"/>
    <w:rsid w:val="003F1DF5"/>
    <w:rsid w:val="003F4D97"/>
    <w:rsid w:val="00401DCD"/>
    <w:rsid w:val="0044423C"/>
    <w:rsid w:val="00461EB8"/>
    <w:rsid w:val="00467B3D"/>
    <w:rsid w:val="00471215"/>
    <w:rsid w:val="0047551C"/>
    <w:rsid w:val="0048509D"/>
    <w:rsid w:val="00496B8E"/>
    <w:rsid w:val="004C7F36"/>
    <w:rsid w:val="004D5514"/>
    <w:rsid w:val="005116D6"/>
    <w:rsid w:val="00516973"/>
    <w:rsid w:val="005172D1"/>
    <w:rsid w:val="00524D63"/>
    <w:rsid w:val="00527673"/>
    <w:rsid w:val="00532AF1"/>
    <w:rsid w:val="00535CE5"/>
    <w:rsid w:val="00540758"/>
    <w:rsid w:val="00550D12"/>
    <w:rsid w:val="00554068"/>
    <w:rsid w:val="0055459B"/>
    <w:rsid w:val="005604F5"/>
    <w:rsid w:val="00563D23"/>
    <w:rsid w:val="00587BDB"/>
    <w:rsid w:val="00594561"/>
    <w:rsid w:val="005968D6"/>
    <w:rsid w:val="005A3C9A"/>
    <w:rsid w:val="005B3E1D"/>
    <w:rsid w:val="005C4DA1"/>
    <w:rsid w:val="005D220A"/>
    <w:rsid w:val="005D275C"/>
    <w:rsid w:val="005D48E6"/>
    <w:rsid w:val="005D609C"/>
    <w:rsid w:val="005F38DD"/>
    <w:rsid w:val="00607728"/>
    <w:rsid w:val="00614E65"/>
    <w:rsid w:val="006360FD"/>
    <w:rsid w:val="00641A32"/>
    <w:rsid w:val="00663571"/>
    <w:rsid w:val="00665167"/>
    <w:rsid w:val="00670995"/>
    <w:rsid w:val="00680431"/>
    <w:rsid w:val="006B797F"/>
    <w:rsid w:val="006C0FDB"/>
    <w:rsid w:val="006D2AEE"/>
    <w:rsid w:val="006E73FA"/>
    <w:rsid w:val="006F4F2E"/>
    <w:rsid w:val="00700FD6"/>
    <w:rsid w:val="0070381E"/>
    <w:rsid w:val="007143C4"/>
    <w:rsid w:val="007207D0"/>
    <w:rsid w:val="0078412B"/>
    <w:rsid w:val="00784EC2"/>
    <w:rsid w:val="00793162"/>
    <w:rsid w:val="007B048D"/>
    <w:rsid w:val="007B4150"/>
    <w:rsid w:val="007C0FDD"/>
    <w:rsid w:val="007C4F48"/>
    <w:rsid w:val="007D40B4"/>
    <w:rsid w:val="007D4544"/>
    <w:rsid w:val="007D4F85"/>
    <w:rsid w:val="007E7EAB"/>
    <w:rsid w:val="007F5F82"/>
    <w:rsid w:val="00800104"/>
    <w:rsid w:val="00802AB2"/>
    <w:rsid w:val="00832FCD"/>
    <w:rsid w:val="008515DA"/>
    <w:rsid w:val="00864BCE"/>
    <w:rsid w:val="00880CB6"/>
    <w:rsid w:val="00882542"/>
    <w:rsid w:val="00895689"/>
    <w:rsid w:val="008A062F"/>
    <w:rsid w:val="008B7CAE"/>
    <w:rsid w:val="008C78FF"/>
    <w:rsid w:val="008C798D"/>
    <w:rsid w:val="008D03E8"/>
    <w:rsid w:val="008D5D73"/>
    <w:rsid w:val="008D6367"/>
    <w:rsid w:val="00900772"/>
    <w:rsid w:val="00916750"/>
    <w:rsid w:val="00924885"/>
    <w:rsid w:val="0093101C"/>
    <w:rsid w:val="009334C6"/>
    <w:rsid w:val="009351C2"/>
    <w:rsid w:val="00952175"/>
    <w:rsid w:val="00967B9D"/>
    <w:rsid w:val="00984F63"/>
    <w:rsid w:val="009A0015"/>
    <w:rsid w:val="009A3F94"/>
    <w:rsid w:val="009B20B7"/>
    <w:rsid w:val="009B4D90"/>
    <w:rsid w:val="009B78B3"/>
    <w:rsid w:val="009C6572"/>
    <w:rsid w:val="009C73C9"/>
    <w:rsid w:val="009D6794"/>
    <w:rsid w:val="009D6F41"/>
    <w:rsid w:val="009F510F"/>
    <w:rsid w:val="00A132B6"/>
    <w:rsid w:val="00A14F77"/>
    <w:rsid w:val="00A16B90"/>
    <w:rsid w:val="00A16EAD"/>
    <w:rsid w:val="00A30903"/>
    <w:rsid w:val="00A31AAB"/>
    <w:rsid w:val="00A45417"/>
    <w:rsid w:val="00A50C55"/>
    <w:rsid w:val="00A96B6C"/>
    <w:rsid w:val="00AC535D"/>
    <w:rsid w:val="00AE07AA"/>
    <w:rsid w:val="00AE2838"/>
    <w:rsid w:val="00B132EE"/>
    <w:rsid w:val="00B14A85"/>
    <w:rsid w:val="00B17AC0"/>
    <w:rsid w:val="00B25396"/>
    <w:rsid w:val="00B35392"/>
    <w:rsid w:val="00B642C0"/>
    <w:rsid w:val="00B64DB8"/>
    <w:rsid w:val="00B65CFD"/>
    <w:rsid w:val="00B76B18"/>
    <w:rsid w:val="00B93A95"/>
    <w:rsid w:val="00BB19CD"/>
    <w:rsid w:val="00BC7606"/>
    <w:rsid w:val="00BD6DA2"/>
    <w:rsid w:val="00BE70E4"/>
    <w:rsid w:val="00BF1DF6"/>
    <w:rsid w:val="00BF4640"/>
    <w:rsid w:val="00C045DF"/>
    <w:rsid w:val="00C22A75"/>
    <w:rsid w:val="00C24BD9"/>
    <w:rsid w:val="00C274C6"/>
    <w:rsid w:val="00C55022"/>
    <w:rsid w:val="00C62BD1"/>
    <w:rsid w:val="00C7491E"/>
    <w:rsid w:val="00C82098"/>
    <w:rsid w:val="00C92061"/>
    <w:rsid w:val="00CA1B24"/>
    <w:rsid w:val="00CB0CF3"/>
    <w:rsid w:val="00CC0067"/>
    <w:rsid w:val="00CD3ED8"/>
    <w:rsid w:val="00CE0102"/>
    <w:rsid w:val="00CF14A4"/>
    <w:rsid w:val="00D02BF2"/>
    <w:rsid w:val="00D072EC"/>
    <w:rsid w:val="00D272A4"/>
    <w:rsid w:val="00D275D4"/>
    <w:rsid w:val="00D278DE"/>
    <w:rsid w:val="00D328AB"/>
    <w:rsid w:val="00D32B2C"/>
    <w:rsid w:val="00D353C7"/>
    <w:rsid w:val="00D421AD"/>
    <w:rsid w:val="00D667A7"/>
    <w:rsid w:val="00D70D8F"/>
    <w:rsid w:val="00D86F55"/>
    <w:rsid w:val="00D91A30"/>
    <w:rsid w:val="00DF4811"/>
    <w:rsid w:val="00E077D1"/>
    <w:rsid w:val="00E26DF5"/>
    <w:rsid w:val="00E41109"/>
    <w:rsid w:val="00E42662"/>
    <w:rsid w:val="00E70A02"/>
    <w:rsid w:val="00EA059A"/>
    <w:rsid w:val="00EB0A83"/>
    <w:rsid w:val="00EB1DBC"/>
    <w:rsid w:val="00EC58A2"/>
    <w:rsid w:val="00EC5BDD"/>
    <w:rsid w:val="00EC77AC"/>
    <w:rsid w:val="00ED1DB4"/>
    <w:rsid w:val="00ED3428"/>
    <w:rsid w:val="00EE180E"/>
    <w:rsid w:val="00EE339C"/>
    <w:rsid w:val="00EE5E87"/>
    <w:rsid w:val="00EF6BE0"/>
    <w:rsid w:val="00F20819"/>
    <w:rsid w:val="00F20E06"/>
    <w:rsid w:val="00F26D9C"/>
    <w:rsid w:val="00F348DF"/>
    <w:rsid w:val="00F37CCA"/>
    <w:rsid w:val="00F42C1F"/>
    <w:rsid w:val="00F478B0"/>
    <w:rsid w:val="00F556D4"/>
    <w:rsid w:val="00F56BA1"/>
    <w:rsid w:val="00F60772"/>
    <w:rsid w:val="00F8034A"/>
    <w:rsid w:val="00F808A6"/>
    <w:rsid w:val="00F83410"/>
    <w:rsid w:val="00F9176B"/>
    <w:rsid w:val="00F91B17"/>
    <w:rsid w:val="00F92BD0"/>
    <w:rsid w:val="00FA2211"/>
    <w:rsid w:val="00FB333E"/>
    <w:rsid w:val="00FB3CE8"/>
    <w:rsid w:val="00FB6DF6"/>
    <w:rsid w:val="00FD0615"/>
    <w:rsid w:val="00FD39EB"/>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9DDEF"/>
  <w15:docId w15:val="{B770FB1E-EAA6-4D2B-AF4F-78814A46D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hart" Target="charts/chart3.xml"/><Relationship Id="rId42" Type="http://schemas.openxmlformats.org/officeDocument/2006/relationships/image" Target="media/image25.emf"/><Relationship Id="rId47" Type="http://schemas.openxmlformats.org/officeDocument/2006/relationships/image" Target="media/image29.emf"/><Relationship Id="rId63" Type="http://schemas.openxmlformats.org/officeDocument/2006/relationships/image" Target="media/image44.png"/><Relationship Id="rId68" Type="http://schemas.openxmlformats.org/officeDocument/2006/relationships/chart" Target="charts/chart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2.png"/><Relationship Id="rId11" Type="http://schemas.openxmlformats.org/officeDocument/2006/relationships/image" Target="media/image1.jpg"/><Relationship Id="rId24" Type="http://schemas.openxmlformats.org/officeDocument/2006/relationships/chart" Target="charts/chart6.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png"/><Relationship Id="rId45" Type="http://schemas.openxmlformats.org/officeDocument/2006/relationships/image" Target="media/image27.emf"/><Relationship Id="rId53" Type="http://schemas.openxmlformats.org/officeDocument/2006/relationships/image" Target="media/image35.png"/><Relationship Id="rId58" Type="http://schemas.openxmlformats.org/officeDocument/2006/relationships/image" Target="media/image40.JPG"/><Relationship Id="rId66" Type="http://schemas.openxmlformats.org/officeDocument/2006/relationships/image" Target="media/image47.png"/><Relationship Id="rId5" Type="http://schemas.openxmlformats.org/officeDocument/2006/relationships/webSettings" Target="webSettings.xml"/><Relationship Id="rId61" Type="http://schemas.microsoft.com/office/2007/relationships/hdphoto" Target="media/hdphoto1.wdp"/><Relationship Id="rId1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chart" Target="charts/chart4.xml"/><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chart" Target="charts/chart8.xml"/><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5.emf"/><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3.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7.xm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chart" Target="charts/chart9.xml"/><Relationship Id="rId20" Type="http://schemas.openxmlformats.org/officeDocument/2006/relationships/chart" Target="charts/chart2.xm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3.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JPG"/><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6.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jpe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A9FB41A-9271-46C4-8096-D832D6796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8</TotalTime>
  <Pages>58</Pages>
  <Words>10365</Words>
  <Characters>5908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69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7</cp:revision>
  <dcterms:created xsi:type="dcterms:W3CDTF">2018-12-18T20:31:00Z</dcterms:created>
  <dcterms:modified xsi:type="dcterms:W3CDTF">2019-02-07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XVSadYo"/&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